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4AE75" w14:textId="19350179" w:rsidR="005813BD" w:rsidRPr="005813BD" w:rsidRDefault="005813BD" w:rsidP="00ED2A11">
      <w:pPr>
        <w:spacing w:line="360" w:lineRule="auto"/>
        <w:rPr>
          <w:b/>
          <w:bCs/>
        </w:rPr>
      </w:pPr>
      <w:r>
        <w:rPr>
          <w:b/>
          <w:bCs/>
        </w:rPr>
        <w:t>Study Sample and Data Collection</w:t>
      </w:r>
    </w:p>
    <w:p w14:paraId="01847981" w14:textId="1896B30E"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B917C0">
        <w:t xml:space="preserve"> </w:t>
      </w:r>
      <w:r w:rsidR="00603E49">
        <w:t>(</w:t>
      </w:r>
      <w:r w:rsidR="00B917C0">
        <w:t>MHQ</w:t>
      </w:r>
      <w:r w:rsidR="00603E49">
        <w:t>)</w:t>
      </w:r>
      <w:r w:rsidR="00B917C0">
        <w:t>.</w:t>
      </w:r>
      <w:r w:rsidR="005813BD">
        <w:t xml:space="preserve"> </w:t>
      </w:r>
      <w:commentRangeStart w:id="0"/>
      <w:r w:rsidR="005813BD" w:rsidRPr="005813BD">
        <w:rPr>
          <w:highlight w:val="yellow"/>
        </w:rPr>
        <w:t xml:space="preserve">Initial </w:t>
      </w:r>
      <w:commentRangeEnd w:id="0"/>
      <w:r w:rsidR="005813BD">
        <w:rPr>
          <w:rStyle w:val="CommentReference"/>
        </w:rPr>
        <w:commentReference w:id="0"/>
      </w:r>
      <w:r w:rsidR="005813BD" w:rsidRPr="005813BD">
        <w:rPr>
          <w:highlight w:val="yellow"/>
        </w:rPr>
        <w:t>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3671852B" w14:textId="77777777" w:rsidR="005813BD" w:rsidRDefault="005813BD" w:rsidP="00ED2A11">
      <w:pPr>
        <w:spacing w:line="360" w:lineRule="auto"/>
      </w:pPr>
    </w:p>
    <w:p w14:paraId="7CD5DB7D" w14:textId="35C4DBCB" w:rsidR="00ED2A11" w:rsidRPr="00E239C9" w:rsidRDefault="00ED2A11" w:rsidP="00ED2A11">
      <w:pPr>
        <w:spacing w:line="360" w:lineRule="auto"/>
        <w:rPr>
          <w:b/>
          <w:bCs/>
        </w:rPr>
      </w:pPr>
      <w:r w:rsidRPr="00E239C9">
        <w:rPr>
          <w:b/>
          <w:bCs/>
        </w:rPr>
        <w:t>Measures:</w:t>
      </w:r>
    </w:p>
    <w:p w14:paraId="0703047A" w14:textId="226AEEE1" w:rsidR="00ED2A11" w:rsidRPr="00E239C9" w:rsidRDefault="00ED2A11" w:rsidP="00ED2A11">
      <w:pPr>
        <w:spacing w:line="360" w:lineRule="auto"/>
        <w:rPr>
          <w:b/>
          <w:bCs/>
        </w:rPr>
      </w:pPr>
      <w:r w:rsidRPr="00E239C9">
        <w:rPr>
          <w:b/>
          <w:bCs/>
        </w:rPr>
        <w:t>Mental Wellbeing:</w:t>
      </w:r>
    </w:p>
    <w:p w14:paraId="7B5AE076" w14:textId="60E2FE35"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The MHQ was developed as a response to the heterogeneity of current psychiatric assessment tools</w:t>
      </w:r>
      <w:r>
        <w:t xml:space="preserve"> </w:t>
      </w:r>
      <w:r w:rsidR="00485D6E">
        <w:fldChar w:fldCharType="begin"/>
      </w:r>
      <w:r w:rsidR="00E8113E">
        <w:instrText xml:space="preserve"> ADDIN EN.CITE &lt;EndNote&gt;&lt;Cite&gt;&lt;Author&gt;Newson&lt;/Author&gt;&lt;Year&gt;2020&lt;/Year&gt;&lt;RecNum&gt;61&lt;/RecNum&gt;&lt;DisplayText&gt;(Newson et al., 2020)&lt;/DisplayText&gt;&lt;record&gt;&lt;rec-number&gt;61&lt;/rec-number&gt;&lt;foreign-keys&gt;&lt;key app="EN" db-id="vda2pvwscxarw9e0z24p90wxpr2wfdzp2a0w" timestamp="1674448600"&gt;61&lt;/key&gt;&lt;/foreign-keys&gt;&lt;ref-type name="Journal Article"&gt;17&lt;/ref-type&gt;&lt;contributors&gt;&lt;authors&gt;&lt;author&gt;Newson, Jennifer J&lt;/author&gt;&lt;author&gt;Hunter, Daniel&lt;/author&gt;&lt;author&gt;Thiagarajan, Tara C&lt;/author&gt;&lt;/authors&gt;&lt;/contributors&gt;&lt;titles&gt;&lt;title&gt;The heterogeneity of mental health assessment&lt;/title&gt;&lt;secondary-title&gt;Frontiers in psychiatry&lt;/secondary-title&gt;&lt;/titles&gt;&lt;periodical&gt;&lt;full-title&gt;Frontiers in psychiatry&lt;/full-title&gt;&lt;/periodical&gt;&lt;pages&gt;76&lt;/pages&gt;&lt;volume&gt;11&lt;/volume&gt;&lt;dates&gt;&lt;year&gt;2020&lt;/year&gt;&lt;/dates&gt;&lt;isbn&gt;1664-0640&lt;/isbn&gt;&lt;urls&gt;&lt;/urls&gt;&lt;/record&gt;&lt;/Cite&gt;&lt;/EndNote&gt;</w:instrText>
      </w:r>
      <w:r w:rsidR="00485D6E">
        <w:fldChar w:fldCharType="separate"/>
      </w:r>
      <w:r w:rsidR="00485D6E">
        <w:rPr>
          <w:noProof/>
        </w:rPr>
        <w:t>(Newson et al., 2020)</w:t>
      </w:r>
      <w:r w:rsidR="00485D6E">
        <w:fldChar w:fldCharType="end"/>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5813BD">
        <w:rPr>
          <w:highlight w:val="yellow"/>
        </w:rPr>
        <w:t>: Clinical (≤-50), At Risk (-50 to &lt;0), Enduring (0 to &lt;50), Managing (50 to &lt;100), Succeeding (100 to &lt;150) and Thriving (150 to 200).</w:t>
      </w:r>
      <w:r w:rsidR="004D42FE" w:rsidRPr="004D42FE">
        <w:t xml:space="preserve"> </w:t>
      </w:r>
      <w:r>
        <w:t xml:space="preserve">To compute the overall score, individual item responses were </w:t>
      </w:r>
      <w:r>
        <w:lastRenderedPageBreak/>
        <w:t xml:space="preserve">weighted to reflect the nonlinearity of risk associated with increases in symptom severity, as well as the differential </w:t>
      </w:r>
      <w:r w:rsidR="00343D29">
        <w:t xml:space="preserve">risk associated with different symptoms (e.g., suicidal thoughts vs irritability). </w:t>
      </w:r>
    </w:p>
    <w:p w14:paraId="40AC72ED" w14:textId="3EB6D561" w:rsidR="004043F1" w:rsidRDefault="00343D29" w:rsidP="00ED2A11">
      <w:pPr>
        <w:spacing w:line="360" w:lineRule="auto"/>
      </w:pPr>
      <w:r>
        <w:t xml:space="preserve">In addition to the overall wellbeing score, scores for six broad subcategories of mental wellbeing were computed: Core Cognition (ability for executive functioning), Complex Cognition (reflecting more complex processes such as problem-solving, creativity, and adaptability), 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 (</w:t>
      </w:r>
      <w:r w:rsidR="00933F1B">
        <w:t>REF</w:t>
      </w:r>
      <w:r w:rsidR="00122808">
        <w:t>)</w:t>
      </w:r>
      <w:r w:rsidR="004D42FE">
        <w:t>.</w:t>
      </w:r>
    </w:p>
    <w:p w14:paraId="59F1790C" w14:textId="303EAD1D" w:rsidR="00946809" w:rsidRDefault="00946809" w:rsidP="00ED2A11">
      <w:pPr>
        <w:spacing w:line="360" w:lineRule="auto"/>
      </w:pPr>
    </w:p>
    <w:p w14:paraId="6F840B72" w14:textId="3EF08C66" w:rsidR="00946809" w:rsidRDefault="00946809" w:rsidP="00ED2A11">
      <w:pPr>
        <w:spacing w:line="360" w:lineRule="auto"/>
      </w:pPr>
      <w:r>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7AA23D7" w:rsidR="004D42FE" w:rsidRDefault="00E239C9" w:rsidP="00ED2A11">
      <w:pPr>
        <w:spacing w:line="360" w:lineRule="auto"/>
      </w:pPr>
      <w:r w:rsidRPr="00E239C9">
        <w:rPr>
          <w:b/>
          <w:bCs/>
        </w:rPr>
        <w:t>Physical Activity</w:t>
      </w:r>
      <w:r>
        <w:t>:</w:t>
      </w:r>
      <w:r w:rsidRPr="00E239C9">
        <w:t xml:space="preserve"> </w:t>
      </w:r>
      <w:r>
        <w:t xml:space="preserve"> </w:t>
      </w:r>
      <w:r w:rsidRPr="005813BD">
        <w:rPr>
          <w:highlight w:val="yellow"/>
        </w:rPr>
        <w:t>Participants responded to single item that asked: “How regularly do you engage in physical exercise (30 minutes or more)?” Response options included “Rarely/never”; “Less than once a week”; “Once a week”; “Few days a week”; and “Every day.</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lastRenderedPageBreak/>
        <w:t xml:space="preserve">childhood or adult </w:t>
      </w:r>
      <w:r>
        <w:t>experience (</w:t>
      </w:r>
      <w:r w:rsidR="00DC565B">
        <w:t>Y</w:t>
      </w:r>
      <w:r w:rsidR="00A76ABE">
        <w:t>/N</w:t>
      </w:r>
      <w:r>
        <w:t>)</w:t>
      </w:r>
      <w:r w:rsidRPr="00E239C9">
        <w:t xml:space="preserve">. </w:t>
      </w:r>
      <w:r w:rsidRPr="005813BD">
        <w:rPr>
          <w:highlight w:val="yellow"/>
        </w:rPr>
        <w:t>All items in which participants responded “Prefer not to say” were recoded as missing</w:t>
      </w:r>
      <w:r w:rsidR="00065819">
        <w:rPr>
          <w:highlight w:val="yellow"/>
        </w:rPr>
        <w:t>.</w:t>
      </w:r>
      <w:r w:rsidRPr="005813BD">
        <w:rPr>
          <w:highlight w:val="yellow"/>
        </w:rPr>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72359775"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E8113E">
        <w:t xml:space="preserve"> </w:t>
      </w:r>
      <w:r w:rsidR="00E8113E">
        <w:fldChar w:fldCharType="begin"/>
      </w:r>
      <w:r w:rsidR="00E8113E">
        <w:instrText xml:space="preserve"> ADDIN EN.CITE &lt;EndNote&gt;&lt;Cite&gt;&lt;Author&gt;RCoreTeam&lt;/Author&gt;&lt;Year&gt;2021&lt;/Year&gt;&lt;RecNum&gt;29&lt;/RecNum&gt;&lt;DisplayText&gt;(RCoreTeam, 2021)&lt;/DisplayText&gt;&lt;record&gt;&lt;rec-number&gt;29&lt;/rec-number&gt;&lt;foreign-keys&gt;&lt;key app="EN" db-id="vda2pvwscxarw9e0z24p90wxpr2wfdzp2a0w" timestamp="1674447583"&gt;29&lt;/key&gt;&lt;/foreign-keys&gt;&lt;ref-type name="Computer Program"&gt;9&lt;/ref-type&gt;&lt;contributors&gt;&lt;authors&gt;&lt;author&gt;RCoreTeam&lt;/author&gt;&lt;/authors&gt;&lt;/contributors&gt;&lt;titles&gt;&lt;title&gt;R: A language and environment for statistical computing. R Foundation for Statistical Computing, Vienna, Austria. &lt;/title&gt;&lt;/titles&gt;&lt;dates&gt;&lt;year&gt;2021&lt;/year&gt;&lt;/dates&gt;&lt;urls&gt;&lt;/urls&gt;&lt;/record&gt;&lt;/Cite&gt;&lt;/EndNote&gt;</w:instrText>
      </w:r>
      <w:r w:rsidR="00E8113E">
        <w:fldChar w:fldCharType="separate"/>
      </w:r>
      <w:r w:rsidR="00E8113E">
        <w:rPr>
          <w:noProof/>
        </w:rPr>
        <w:t>(RCoreTeam, 2021)</w:t>
      </w:r>
      <w:r w:rsidR="00E8113E">
        <w:fldChar w:fldCharType="end"/>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thus we dropped it from th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 xml:space="preserve">to physical exercise frequency were recoded into binary groups, with “Rarely/Never” indicating </w:t>
      </w:r>
      <w:r w:rsidR="003F52CF">
        <w:t>no</w:t>
      </w:r>
      <w:r w:rsidR="000C15CF">
        <w:t xml:space="preserve"> exposure to</w:t>
      </w:r>
      <w:r w:rsidR="003F52CF">
        <w:t xml:space="preserve"> exercise</w:t>
      </w:r>
      <w:r w:rsidR="00C974BD">
        <w:t>, and all other responses indicating</w:t>
      </w:r>
      <w:r w:rsidR="000C15CF">
        <w:t xml:space="preserve"> exposure to</w:t>
      </w:r>
      <w:r w:rsidR="00C974BD">
        <w:t xml:space="preserve"> </w:t>
      </w:r>
      <w:r w:rsidR="003F52CF">
        <w:t>exercise</w:t>
      </w:r>
      <w:r w:rsidR="00C974BD">
        <w:t>.</w:t>
      </w:r>
    </w:p>
    <w:p w14:paraId="1B093214" w14:textId="77777777" w:rsidR="00C974BD" w:rsidRDefault="00C974BD" w:rsidP="00ED2A11">
      <w:pPr>
        <w:spacing w:line="360" w:lineRule="auto"/>
      </w:pPr>
    </w:p>
    <w:p w14:paraId="52BE747C" w14:textId="728BE17F" w:rsidR="007F78F1" w:rsidRDefault="004F1596" w:rsidP="00ED2A1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w:t>
      </w:r>
      <w:r w:rsidR="00E22D7F">
        <w:lastRenderedPageBreak/>
        <w:t xml:space="preserve">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subcategories.</w:t>
      </w:r>
      <w:r w:rsidR="007B1816">
        <w:t xml:space="preserve"> </w:t>
      </w:r>
    </w:p>
    <w:p w14:paraId="5C890026" w14:textId="0ED78F8B" w:rsidR="00BD0CC9" w:rsidRDefault="00BD0CC9" w:rsidP="00ED2A11">
      <w:pPr>
        <w:spacing w:line="360" w:lineRule="auto"/>
      </w:pPr>
    </w:p>
    <w:p w14:paraId="6F7A7AA7" w14:textId="15B3098A" w:rsidR="00DA49EA" w:rsidRDefault="00DA49EA" w:rsidP="00DA49EA">
      <w:pPr>
        <w:spacing w:line="360" w:lineRule="auto"/>
      </w:pPr>
      <w:r>
        <w:t>In case the inferences of the main analysis are biased due to the method of estimation or handling of missing, we performed a sensitivity analysis with multiple imputation and covariate balancing propensity scores</w:t>
      </w:r>
      <w:r w:rsidR="00631FCB">
        <w:t xml:space="preserve">, which may perform better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631FCB">
        <w:t>,</w:t>
      </w:r>
      <w:r>
        <w:t xml:space="preserve"> </w:t>
      </w:r>
      <w:r w:rsidR="002D3639">
        <w:t xml:space="preserve">to check for convergence </w:t>
      </w:r>
      <w:r>
        <w:t>(</w:t>
      </w:r>
      <w:r w:rsidR="00631FCB">
        <w:t xml:space="preserve">further </w:t>
      </w:r>
      <w:r>
        <w:t>details in supplementary). Using this method, we also computed interaction effects between physical exercise and age on the overall MHQ score</w:t>
      </w:r>
      <w:r w:rsidR="002D3639">
        <w:t>, with</w:t>
      </w:r>
      <w:r>
        <w:t xml:space="preserve"> </w:t>
      </w:r>
      <w:r w:rsidR="002D3639">
        <w:t>age</w:t>
      </w:r>
      <w:r>
        <w:t xml:space="preserve"> recoded into three </w:t>
      </w:r>
      <w:r w:rsidR="002D3639">
        <w:t>groups</w:t>
      </w:r>
      <w:r>
        <w:t>: ‘young adult’ (18-34), ‘middle adult’ (35-64), and ‘senior’ (65-85+).</w:t>
      </w:r>
    </w:p>
    <w:p w14:paraId="15D151FB" w14:textId="7E5399AC" w:rsidR="00DA49EA" w:rsidRDefault="00DA49EA" w:rsidP="00065819">
      <w:pPr>
        <w:spacing w:line="360" w:lineRule="auto"/>
      </w:pPr>
    </w:p>
    <w:p w14:paraId="31182C4A" w14:textId="77777777" w:rsidR="00803A43" w:rsidRDefault="00803A43" w:rsidP="00ED2A11">
      <w:pPr>
        <w:spacing w:line="360" w:lineRule="auto"/>
      </w:pP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344A8A1" w14:textId="77777777" w:rsidR="00631FCB" w:rsidRPr="00631FCB" w:rsidRDefault="00485D6E" w:rsidP="00631FCB">
      <w:pPr>
        <w:pStyle w:val="EndNoteBibliography"/>
        <w:spacing w:after="0"/>
        <w:ind w:left="720" w:hanging="720"/>
      </w:pPr>
      <w:r>
        <w:lastRenderedPageBreak/>
        <w:fldChar w:fldCharType="begin"/>
      </w:r>
      <w:r>
        <w:instrText xml:space="preserve"> ADDIN EN.REFLIST </w:instrText>
      </w:r>
      <w:r>
        <w:fldChar w:fldCharType="separate"/>
      </w:r>
      <w:r w:rsidR="00631FCB" w:rsidRPr="00631FCB">
        <w:t xml:space="preserve">Chekroud, S. R., Gueorguieva, R., Zheutlin, A. B., Paulus, M., Krumholz, H. M., Krystal, J. H., &amp; Chekroud, A. M. (2018). Association between physical exercise and mental health in 1· 2 million individuals in the USA between 2011 and 2015: a cross-sectional study. </w:t>
      </w:r>
      <w:r w:rsidR="00631FCB" w:rsidRPr="00631FCB">
        <w:rPr>
          <w:i/>
        </w:rPr>
        <w:t>The Lancet Psychiatry</w:t>
      </w:r>
      <w:r w:rsidR="00631FCB" w:rsidRPr="00631FCB">
        <w:t>,</w:t>
      </w:r>
      <w:r w:rsidR="00631FCB" w:rsidRPr="00631FCB">
        <w:rPr>
          <w:i/>
        </w:rPr>
        <w:t xml:space="preserve"> 5</w:t>
      </w:r>
      <w:r w:rsidR="00631FCB" w:rsidRPr="00631FCB">
        <w:t xml:space="preserve">(9), 739-746. </w:t>
      </w:r>
    </w:p>
    <w:p w14:paraId="028D890D" w14:textId="77777777" w:rsidR="00631FCB" w:rsidRPr="00631FCB" w:rsidRDefault="00631FCB" w:rsidP="00631FCB">
      <w:pPr>
        <w:pStyle w:val="EndNoteBibliography"/>
        <w:spacing w:after="0"/>
        <w:ind w:left="720" w:hanging="720"/>
      </w:pPr>
      <w:r w:rsidRPr="00631FCB">
        <w:t xml:space="preserve">Greifer, N. (2020). WeightIt: weighting for covariate balance in observational studies. </w:t>
      </w:r>
      <w:r w:rsidRPr="00631FCB">
        <w:rPr>
          <w:i/>
        </w:rPr>
        <w:t>R package version 0.10</w:t>
      </w:r>
      <w:r w:rsidRPr="00631FCB">
        <w:t>,</w:t>
      </w:r>
      <w:r w:rsidRPr="00631FCB">
        <w:rPr>
          <w:i/>
        </w:rPr>
        <w:t xml:space="preserve"> 2</w:t>
      </w:r>
      <w:r w:rsidRPr="00631FCB">
        <w:t xml:space="preserve">. </w:t>
      </w:r>
    </w:p>
    <w:p w14:paraId="4F996924" w14:textId="77777777" w:rsidR="00631FCB" w:rsidRPr="00631FCB" w:rsidRDefault="00631FCB" w:rsidP="00631FCB">
      <w:pPr>
        <w:pStyle w:val="EndNoteBibliography"/>
        <w:spacing w:after="0"/>
        <w:ind w:left="720" w:hanging="720"/>
      </w:pPr>
      <w:r w:rsidRPr="00631FCB">
        <w:t xml:space="preserve">Lee, B. K., Lessler, J., &amp; Stuart, E. A. (2011). Weight trimming and propensity score weighting. </w:t>
      </w:r>
      <w:r w:rsidRPr="00631FCB">
        <w:rPr>
          <w:i/>
        </w:rPr>
        <w:t>PloS one</w:t>
      </w:r>
      <w:r w:rsidRPr="00631FCB">
        <w:t>,</w:t>
      </w:r>
      <w:r w:rsidRPr="00631FCB">
        <w:rPr>
          <w:i/>
        </w:rPr>
        <w:t xml:space="preserve"> 6</w:t>
      </w:r>
      <w:r w:rsidRPr="00631FCB">
        <w:t xml:space="preserve">(3), e18174. </w:t>
      </w:r>
    </w:p>
    <w:p w14:paraId="3E4DA7EF" w14:textId="77777777" w:rsidR="00631FCB" w:rsidRPr="00631FCB" w:rsidRDefault="00631FCB" w:rsidP="00631FCB">
      <w:pPr>
        <w:pStyle w:val="EndNoteBibliography"/>
        <w:spacing w:after="0"/>
        <w:ind w:left="720" w:hanging="720"/>
      </w:pPr>
      <w:r w:rsidRPr="00631FCB">
        <w:t xml:space="preserve">McCaffrey, D. F., Ridgeway, G., &amp; Morral, A. R. (2004). Propensity score estimation with boosted regression for evaluating causal effects in observational studies. </w:t>
      </w:r>
      <w:r w:rsidRPr="00631FCB">
        <w:rPr>
          <w:i/>
        </w:rPr>
        <w:t>Psychological methods</w:t>
      </w:r>
      <w:r w:rsidRPr="00631FCB">
        <w:t>,</w:t>
      </w:r>
      <w:r w:rsidRPr="00631FCB">
        <w:rPr>
          <w:i/>
        </w:rPr>
        <w:t xml:space="preserve"> 9</w:t>
      </w:r>
      <w:r w:rsidRPr="00631FCB">
        <w:t xml:space="preserve">(4), 403. </w:t>
      </w:r>
    </w:p>
    <w:p w14:paraId="10391D0C" w14:textId="77777777" w:rsidR="00631FCB" w:rsidRPr="00631FCB" w:rsidRDefault="00631FCB" w:rsidP="00631FCB">
      <w:pPr>
        <w:pStyle w:val="EndNoteBibliography"/>
        <w:spacing w:after="0"/>
        <w:ind w:left="720" w:hanging="720"/>
      </w:pPr>
      <w:r w:rsidRPr="00631FCB">
        <w:t xml:space="preserve">Newson, J. J., Hunter, D., &amp; Thiagarajan, T. C. (2020). The heterogeneity of mental health assessment. </w:t>
      </w:r>
      <w:r w:rsidRPr="00631FCB">
        <w:rPr>
          <w:i/>
        </w:rPr>
        <w:t>Frontiers in psychiatry</w:t>
      </w:r>
      <w:r w:rsidRPr="00631FCB">
        <w:t>,</w:t>
      </w:r>
      <w:r w:rsidRPr="00631FCB">
        <w:rPr>
          <w:i/>
        </w:rPr>
        <w:t xml:space="preserve"> 11</w:t>
      </w:r>
      <w:r w:rsidRPr="00631FCB">
        <w:t xml:space="preserve">, 76. </w:t>
      </w:r>
    </w:p>
    <w:p w14:paraId="6AB0B05F" w14:textId="77777777" w:rsidR="00631FCB" w:rsidRPr="00631FCB" w:rsidRDefault="00631FCB" w:rsidP="00631FCB">
      <w:pPr>
        <w:pStyle w:val="EndNoteBibliography"/>
        <w:spacing w:after="0"/>
        <w:ind w:left="720" w:hanging="720"/>
      </w:pPr>
      <w:r w:rsidRPr="00631FCB">
        <w:t xml:space="preserve">Newson, J. J., Pastukh, V., &amp; Thiagarajan, T. C. (2022). Assessment of Population Well-being With the Mental Health Quotient: Validation Study. </w:t>
      </w:r>
      <w:r w:rsidRPr="00631FCB">
        <w:rPr>
          <w:i/>
        </w:rPr>
        <w:t>JMIR Mental Health</w:t>
      </w:r>
      <w:r w:rsidRPr="00631FCB">
        <w:t>,</w:t>
      </w:r>
      <w:r w:rsidRPr="00631FCB">
        <w:rPr>
          <w:i/>
        </w:rPr>
        <w:t xml:space="preserve"> 9</w:t>
      </w:r>
      <w:r w:rsidRPr="00631FCB">
        <w:t xml:space="preserve">(4), e34105. </w:t>
      </w:r>
    </w:p>
    <w:p w14:paraId="03F2ED6D" w14:textId="77777777" w:rsidR="00631FCB" w:rsidRPr="00631FCB" w:rsidRDefault="00631FCB" w:rsidP="00631FCB">
      <w:pPr>
        <w:pStyle w:val="EndNoteBibliography"/>
        <w:spacing w:after="0"/>
        <w:ind w:left="720" w:hanging="720"/>
      </w:pPr>
      <w:r w:rsidRPr="00631FCB">
        <w:t xml:space="preserve">Newson, J. J., &amp; Thiagarajan, T. C. (2020). Assessment of population well-being with the Mental Health Quotient (MHQ): development and usability study. </w:t>
      </w:r>
      <w:r w:rsidRPr="00631FCB">
        <w:rPr>
          <w:i/>
        </w:rPr>
        <w:t>JMIR Mental Health</w:t>
      </w:r>
      <w:r w:rsidRPr="00631FCB">
        <w:t>,</w:t>
      </w:r>
      <w:r w:rsidRPr="00631FCB">
        <w:rPr>
          <w:i/>
        </w:rPr>
        <w:t xml:space="preserve"> 7</w:t>
      </w:r>
      <w:r w:rsidRPr="00631FCB">
        <w:t xml:space="preserve">(7), e17935. </w:t>
      </w:r>
    </w:p>
    <w:p w14:paraId="1C94171F" w14:textId="77777777" w:rsidR="00631FCB" w:rsidRPr="00631FCB" w:rsidRDefault="00631FCB" w:rsidP="00631FCB">
      <w:pPr>
        <w:pStyle w:val="EndNoteBibliography"/>
        <w:spacing w:after="0"/>
        <w:ind w:left="720" w:hanging="720"/>
      </w:pPr>
      <w:r w:rsidRPr="00631FCB">
        <w:t xml:space="preserve">RCoreTeam. (2021). </w:t>
      </w:r>
      <w:r w:rsidRPr="00631FCB">
        <w:rPr>
          <w:i/>
        </w:rPr>
        <w:t xml:space="preserve">R: A language and environment for statistical computing. R Foundation for Statistical Computing, Vienna, Austria. </w:t>
      </w:r>
      <w:r w:rsidRPr="00631FCB">
        <w:t>.</w:t>
      </w:r>
      <w:r w:rsidRPr="00631FCB">
        <w:rPr>
          <w:i/>
        </w:rPr>
        <w:t xml:space="preserve"> </w:t>
      </w:r>
      <w:r w:rsidRPr="00631FCB">
        <w:t xml:space="preserve">In </w:t>
      </w:r>
    </w:p>
    <w:p w14:paraId="52E7ABE0" w14:textId="77777777" w:rsidR="00631FCB" w:rsidRPr="00631FCB" w:rsidRDefault="00631FCB" w:rsidP="00631FCB">
      <w:pPr>
        <w:pStyle w:val="EndNoteBibliography"/>
        <w:spacing w:after="0"/>
        <w:ind w:left="720" w:hanging="720"/>
      </w:pPr>
      <w:r w:rsidRPr="00631FCB">
        <w:t xml:space="preserve">Rosenbaum, P. R., &amp; Rubin, D. B. (1983). The central role of the propensity score in observational studies for causal effects. </w:t>
      </w:r>
      <w:r w:rsidRPr="00631FCB">
        <w:rPr>
          <w:i/>
        </w:rPr>
        <w:t>Biometrika</w:t>
      </w:r>
      <w:r w:rsidRPr="00631FCB">
        <w:t>,</w:t>
      </w:r>
      <w:r w:rsidRPr="00631FCB">
        <w:rPr>
          <w:i/>
        </w:rPr>
        <w:t xml:space="preserve"> 70</w:t>
      </w:r>
      <w:r w:rsidRPr="00631FCB">
        <w:t xml:space="preserve">(1), 41-55. </w:t>
      </w:r>
    </w:p>
    <w:p w14:paraId="2E15F2DF" w14:textId="77777777" w:rsidR="00631FCB" w:rsidRPr="00631FCB" w:rsidRDefault="00631FCB" w:rsidP="00631FCB">
      <w:pPr>
        <w:pStyle w:val="EndNoteBibliography"/>
        <w:ind w:left="720" w:hanging="720"/>
      </w:pPr>
      <w:r w:rsidRPr="00631FCB">
        <w:t xml:space="preserve">Setodji, C. M., McCaffrey, D. F., Burgette, L. F., Almirall, D., &amp; Griffin, B. A. (2017). The right tool for the job: Choosing between covariate balancing and generalized boosted model propensity scores. </w:t>
      </w:r>
      <w:r w:rsidRPr="00631FCB">
        <w:rPr>
          <w:i/>
        </w:rPr>
        <w:t>Epidemiology (Cambridge, Mass.)</w:t>
      </w:r>
      <w:r w:rsidRPr="00631FCB">
        <w:t>,</w:t>
      </w:r>
      <w:r w:rsidRPr="00631FCB">
        <w:rPr>
          <w:i/>
        </w:rPr>
        <w:t xml:space="preserve"> 28</w:t>
      </w:r>
      <w:r w:rsidRPr="00631FCB">
        <w:t xml:space="preserve">(6), 802. </w:t>
      </w:r>
    </w:p>
    <w:p w14:paraId="341EA229" w14:textId="1531AF12"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19:00Z" w:initials="ch">
    <w:p w14:paraId="616B4688" w14:textId="77777777" w:rsidR="005813BD" w:rsidRDefault="005813BD" w:rsidP="003A53EE">
      <w:pPr>
        <w:pStyle w:val="CommentText"/>
      </w:pPr>
      <w:r>
        <w:rPr>
          <w:rStyle w:val="CommentReference"/>
        </w:rPr>
        <w:annotationRef/>
      </w:r>
      <w:r>
        <w:t>Anything highlighted = copy pasted from the example manuscript. Couldn't find better way to word. Don't know best pract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B46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78C" w16cex:dateUtc="2022-10-11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B4688" w16cid:durableId="26EF97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1&lt;/item&gt;&lt;item&gt;63&lt;/item&gt;&lt;item&gt;68&lt;/item&gt;&lt;item&gt;69&lt;/item&gt;&lt;/record-ids&gt;&lt;/item&gt;&lt;/Libraries&gt;"/>
  </w:docVars>
  <w:rsids>
    <w:rsidRoot w:val="000E750E"/>
    <w:rsid w:val="00000D82"/>
    <w:rsid w:val="00065819"/>
    <w:rsid w:val="0006789A"/>
    <w:rsid w:val="000A2DF6"/>
    <w:rsid w:val="000C15CF"/>
    <w:rsid w:val="000E750E"/>
    <w:rsid w:val="00107437"/>
    <w:rsid w:val="00122808"/>
    <w:rsid w:val="00141290"/>
    <w:rsid w:val="00152DF4"/>
    <w:rsid w:val="00156533"/>
    <w:rsid w:val="00171563"/>
    <w:rsid w:val="001A4AA9"/>
    <w:rsid w:val="001B508B"/>
    <w:rsid w:val="002D3639"/>
    <w:rsid w:val="00343D29"/>
    <w:rsid w:val="00345D96"/>
    <w:rsid w:val="00347571"/>
    <w:rsid w:val="00352824"/>
    <w:rsid w:val="00374208"/>
    <w:rsid w:val="003B4DD9"/>
    <w:rsid w:val="003C0EAF"/>
    <w:rsid w:val="003D0AF0"/>
    <w:rsid w:val="003F3415"/>
    <w:rsid w:val="003F52CF"/>
    <w:rsid w:val="004043F1"/>
    <w:rsid w:val="00437151"/>
    <w:rsid w:val="00485D6E"/>
    <w:rsid w:val="00493854"/>
    <w:rsid w:val="004D42FE"/>
    <w:rsid w:val="004D6919"/>
    <w:rsid w:val="004E6F93"/>
    <w:rsid w:val="004E736A"/>
    <w:rsid w:val="004F1596"/>
    <w:rsid w:val="004F6799"/>
    <w:rsid w:val="0054733E"/>
    <w:rsid w:val="005813BD"/>
    <w:rsid w:val="00582406"/>
    <w:rsid w:val="00584C19"/>
    <w:rsid w:val="00597D83"/>
    <w:rsid w:val="005B0F77"/>
    <w:rsid w:val="005C0583"/>
    <w:rsid w:val="005F136A"/>
    <w:rsid w:val="00603E49"/>
    <w:rsid w:val="00610A64"/>
    <w:rsid w:val="00624DFA"/>
    <w:rsid w:val="00631FCB"/>
    <w:rsid w:val="006E27FD"/>
    <w:rsid w:val="006F1D42"/>
    <w:rsid w:val="006F4468"/>
    <w:rsid w:val="0071490D"/>
    <w:rsid w:val="00771FDC"/>
    <w:rsid w:val="007927EB"/>
    <w:rsid w:val="007A12E7"/>
    <w:rsid w:val="007A2BAB"/>
    <w:rsid w:val="007B1816"/>
    <w:rsid w:val="007D1133"/>
    <w:rsid w:val="007D1A74"/>
    <w:rsid w:val="007F45DB"/>
    <w:rsid w:val="007F78F1"/>
    <w:rsid w:val="00803A43"/>
    <w:rsid w:val="00826754"/>
    <w:rsid w:val="008319F8"/>
    <w:rsid w:val="008A12DD"/>
    <w:rsid w:val="008B5A88"/>
    <w:rsid w:val="008E1D18"/>
    <w:rsid w:val="009124DC"/>
    <w:rsid w:val="00926BCF"/>
    <w:rsid w:val="00933F1B"/>
    <w:rsid w:val="00946809"/>
    <w:rsid w:val="00955219"/>
    <w:rsid w:val="009A1276"/>
    <w:rsid w:val="009B535C"/>
    <w:rsid w:val="009B5835"/>
    <w:rsid w:val="009D1779"/>
    <w:rsid w:val="009D3B6D"/>
    <w:rsid w:val="00A310DD"/>
    <w:rsid w:val="00A76ABE"/>
    <w:rsid w:val="00A91612"/>
    <w:rsid w:val="00AB0A03"/>
    <w:rsid w:val="00AB3ABC"/>
    <w:rsid w:val="00AC03A1"/>
    <w:rsid w:val="00AC4A78"/>
    <w:rsid w:val="00AD7571"/>
    <w:rsid w:val="00AF03EE"/>
    <w:rsid w:val="00B045F5"/>
    <w:rsid w:val="00B917C0"/>
    <w:rsid w:val="00BD0CC9"/>
    <w:rsid w:val="00C22DB4"/>
    <w:rsid w:val="00C506C7"/>
    <w:rsid w:val="00C51F0B"/>
    <w:rsid w:val="00C775FC"/>
    <w:rsid w:val="00C9103A"/>
    <w:rsid w:val="00C974BD"/>
    <w:rsid w:val="00CF010F"/>
    <w:rsid w:val="00CF4D5B"/>
    <w:rsid w:val="00D129F7"/>
    <w:rsid w:val="00D24F86"/>
    <w:rsid w:val="00D663D5"/>
    <w:rsid w:val="00D7538C"/>
    <w:rsid w:val="00DA49EA"/>
    <w:rsid w:val="00DC565B"/>
    <w:rsid w:val="00E04424"/>
    <w:rsid w:val="00E22D7F"/>
    <w:rsid w:val="00E239C9"/>
    <w:rsid w:val="00E31B92"/>
    <w:rsid w:val="00E43E63"/>
    <w:rsid w:val="00E8113E"/>
    <w:rsid w:val="00E94701"/>
    <w:rsid w:val="00E953E9"/>
    <w:rsid w:val="00E95721"/>
    <w:rsid w:val="00EC1816"/>
    <w:rsid w:val="00ED2A11"/>
    <w:rsid w:val="00EF70E0"/>
    <w:rsid w:val="00F01209"/>
    <w:rsid w:val="00F40811"/>
    <w:rsid w:val="00F86C0C"/>
    <w:rsid w:val="00FB37F9"/>
    <w:rsid w:val="00FB7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2</b:Tag>
    <b:SourceType>JournalArticle</b:SourceType>
    <b:Guid>{3BDC81F9-B1A2-4F14-97C9-9AC7AA5E8941}</b:Guid>
    <b:Title>Assessment of Population Well-being With the Mental Health Quotient: Validation Study</b:Title>
    <b:Year>2022</b:Year>
    <b:JournalName>JMIR Ment Health</b:JournalName>
    <b:Author>
      <b:Author>
        <b:NameList>
          <b:Person>
            <b:Last>Newson JJ</b:Last>
            <b:First>Pastukh</b:First>
            <b:Middle>V, Thiagarajan TC</b:Middle>
          </b:Person>
        </b:NameList>
      </b:Author>
    </b:Author>
    <b:RefOrder>1</b:RefOrder>
  </b:Source>
  <b:Source>
    <b:Tag>Jen04</b:Tag>
    <b:SourceType>JournalArticle</b:SourceType>
    <b:Guid>{3756AE93-FE46-4C6A-8D66-3EF1935CEF77}</b:Guid>
    <b:Author>
      <b:Author>
        <b:NameList>
          <b:Person>
            <b:Last>Hill</b:Last>
            <b:First>Jennifer</b:First>
          </b:Person>
        </b:NameList>
      </b:Author>
    </b:Author>
    <b:Title>Reducing Bias in Treatment Effect Estimation in Observational Studies Suffering from Missing Data</b:Title>
    <b:Year>2004</b:Year>
    <b:RefOrder>4</b:RefOrder>
  </b:Source>
  <b:Source>
    <b:Tag>Rob16</b:Tag>
    <b:SourceType>JournalArticle</b:SourceType>
    <b:Guid>{1E826B57-45E3-499A-8319-0ACA82032F49}</b:Guid>
    <b:Author>
      <b:Author>
        <b:NameList>
          <b:Person>
            <b:Last>Mitra</b:Last>
            <b:First>Robin</b:First>
          </b:Person>
          <b:Person>
            <b:Last>Reiter</b:Last>
            <b:First>Jerome</b:First>
          </b:Person>
        </b:NameList>
      </b:Author>
    </b:Author>
    <b:Title>A comparison of two methods of estimating propensity scores after multiple imputation</b:Title>
    <b:Year>2016</b:Year>
    <b:RefOrder>3</b:RefOrder>
  </b:Source>
  <b:Source>
    <b:Tag>Pau83</b:Tag>
    <b:SourceType>JournalArticle</b:SourceType>
    <b:Guid>{0DBF327A-219B-4DDF-8D23-12B9307A28FE}</b:Guid>
    <b:Author>
      <b:Author>
        <b:NameList>
          <b:Person>
            <b:Last>Rosenbaum</b:Last>
            <b:First>Paul</b:First>
          </b:Person>
          <b:Person>
            <b:Last>Rubin</b:Last>
            <b:First>Donald</b:First>
          </b:Person>
        </b:NameList>
      </b:Author>
    </b:Author>
    <b:Title>The Central Role of the Propensity Score in Observational Studies for Causal Effects</b:Title>
    <b:JournalName>Biometrika</b:JournalName>
    <b:Year>1983</b:Year>
    <b:RefOrder>2</b:RefOrder>
  </b:Source>
</b:Sources>
</file>

<file path=customXml/itemProps1.xml><?xml version="1.0" encoding="utf-8"?>
<ds:datastoreItem xmlns:ds="http://schemas.openxmlformats.org/officeDocument/2006/customXml" ds:itemID="{A4A30F6A-7D48-4531-A391-54DE5BA3E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2</TotalTime>
  <Pages>5</Pages>
  <Words>3134</Words>
  <Characters>1786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9</cp:revision>
  <dcterms:created xsi:type="dcterms:W3CDTF">2022-10-06T17:21:00Z</dcterms:created>
  <dcterms:modified xsi:type="dcterms:W3CDTF">2023-01-23T04:57:00Z</dcterms:modified>
</cp:coreProperties>
</file>